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67703A6" w14:textId="3FC7CFDD" w:rsidR="00287A6A" w:rsidRPr="00B9111A" w:rsidRDefault="00237DEE" w:rsidP="00237DEE">
      <w:pPr>
        <w:spacing w:after="0"/>
        <w:rPr>
          <w:rStyle w:val="nje5zd"/>
          <w:rFonts w:ascii="TH SarabunPSK" w:hAnsi="TH SarabunPSK" w:cs="TH SarabunPSK" w:hint="cs"/>
          <w:b/>
          <w:bCs/>
          <w:sz w:val="32"/>
          <w:szCs w:val="32"/>
        </w:rPr>
      </w:pP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 xml:space="preserve">1. </w:t>
      </w:r>
      <w:r w:rsidR="00287A6A"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 xml:space="preserve">DevOps </w:t>
      </w:r>
      <w:r w:rsidR="00287A6A"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  <w:cs/>
        </w:rPr>
        <w:t>คืออะไร มีความสัมพันธ์กับการพัฒนาซอฟต์แวร์อย่างไร</w:t>
      </w:r>
    </w:p>
    <w:p w14:paraId="375ECD4F" w14:textId="2A85652A" w:rsidR="00287A6A" w:rsidRPr="00B9111A" w:rsidRDefault="00237DEE" w:rsidP="00237DEE">
      <w:pPr>
        <w:spacing w:after="0"/>
        <w:ind w:firstLine="720"/>
        <w:jc w:val="thaiDistribute"/>
        <w:rPr>
          <w:rFonts w:ascii="TH SarabunPSK" w:hAnsi="TH SarabunPSK" w:cs="TH SarabunPSK" w:hint="cs"/>
          <w:sz w:val="32"/>
          <w:szCs w:val="32"/>
        </w:rPr>
      </w:pPr>
      <w:r w:rsidRPr="00B9111A">
        <w:rPr>
          <w:rStyle w:val="nje5zd"/>
          <w:rFonts w:ascii="TH SarabunPSK" w:hAnsi="TH SarabunPSK" w:cs="TH SarabunPSK" w:hint="cs"/>
          <w:sz w:val="32"/>
          <w:szCs w:val="32"/>
        </w:rPr>
        <w:t xml:space="preserve">DevOps </w:t>
      </w:r>
      <w:r w:rsidR="00D24121" w:rsidRPr="00B9111A">
        <w:rPr>
          <w:rStyle w:val="nje5zd"/>
          <w:rFonts w:ascii="TH SarabunPSK" w:hAnsi="TH SarabunPSK" w:cs="TH SarabunPSK" w:hint="cs"/>
          <w:sz w:val="32"/>
          <w:szCs w:val="32"/>
          <w:cs/>
        </w:rPr>
        <w:t xml:space="preserve">หรือ </w:t>
      </w:r>
      <w:r w:rsidR="00D24121" w:rsidRPr="00B9111A">
        <w:rPr>
          <w:rFonts w:ascii="TH SarabunPSK" w:hAnsi="TH SarabunPSK" w:cs="TH SarabunPSK" w:hint="cs"/>
          <w:sz w:val="32"/>
          <w:szCs w:val="32"/>
        </w:rPr>
        <w:t>Development Operations</w:t>
      </w:r>
      <w:r w:rsidR="00D24121" w:rsidRPr="00B9111A">
        <w:rPr>
          <w:rStyle w:val="nje5zd"/>
          <w:rFonts w:ascii="TH SarabunPSK" w:hAnsi="TH SarabunPSK" w:cs="TH SarabunPSK" w:hint="cs"/>
          <w:sz w:val="32"/>
          <w:szCs w:val="32"/>
          <w:cs/>
        </w:rPr>
        <w:t xml:space="preserve"> </w:t>
      </w:r>
      <w:r w:rsidRPr="00B9111A">
        <w:rPr>
          <w:rStyle w:val="nje5zd"/>
          <w:rFonts w:ascii="TH SarabunPSK" w:hAnsi="TH SarabunPSK" w:cs="TH SarabunPSK" w:hint="cs"/>
          <w:sz w:val="32"/>
          <w:szCs w:val="32"/>
          <w:cs/>
        </w:rPr>
        <w:t>คือ</w:t>
      </w:r>
      <w:r w:rsidRPr="00B9111A">
        <w:rPr>
          <w:rStyle w:val="nje5zd"/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การผสมผสานแนวความคิดเชิงวัฒนธรรม แนวทางปฏิบัติ และเครื่องมือต่าง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ๆ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ที่ช่วยเพิ่มความสามารถขององค์กรในการส่งมอบแอปพลิเคชันและบริการอย่างรวดเร็ว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="00D24121" w:rsidRPr="00B9111A">
        <w:rPr>
          <w:rFonts w:ascii="TH SarabunPSK" w:hAnsi="TH SarabunPSK" w:cs="TH SarabunPSK" w:hint="cs"/>
          <w:sz w:val="32"/>
          <w:szCs w:val="32"/>
        </w:rPr>
        <w:t xml:space="preserve">DevOps </w:t>
      </w:r>
      <w:r w:rsidR="00D24121" w:rsidRPr="00B9111A">
        <w:rPr>
          <w:rFonts w:ascii="TH SarabunPSK" w:hAnsi="TH SarabunPSK" w:cs="TH SarabunPSK" w:hint="cs"/>
          <w:sz w:val="32"/>
          <w:szCs w:val="32"/>
          <w:cs/>
        </w:rPr>
        <w:t xml:space="preserve">มีความสำคัญกับการพัฒนาซอฟต์แวร์ คือ </w:t>
      </w:r>
      <w:r w:rsidR="00D24121" w:rsidRPr="00B9111A">
        <w:rPr>
          <w:rFonts w:ascii="TH SarabunPSK" w:hAnsi="TH SarabunPSK" w:cs="TH SarabunPSK" w:hint="cs"/>
          <w:sz w:val="32"/>
          <w:szCs w:val="32"/>
          <w:cs/>
        </w:rPr>
        <w:t>สามารถช่วย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พัฒนาและปรับปรุงผลิตภัณฑ์ต่าง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ๆ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ให้เร็วกว่ากระบวนการการพัฒนาซอฟต์แวร์และการจัดการโครงสร้างพื้นฐานแบบดั้งเดิม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ความรวดเร็วนี้ช่วยให้องค์กรสามารถให้บริการแก่ลูกค้าของตนได้ดีขึ้น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และสามารถแข่งขันในตลาดได้อย่างมีประสิทธิภาพมากขึ้น</w:t>
      </w:r>
      <w:r w:rsidR="001C0F77"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="001C0F77" w:rsidRPr="00B9111A">
        <w:rPr>
          <w:rFonts w:ascii="TH SarabunPSK" w:hAnsi="TH SarabunPSK" w:cs="TH SarabunPSK" w:hint="cs"/>
          <w:sz w:val="32"/>
          <w:szCs w:val="32"/>
        </w:rPr>
        <w:fldChar w:fldCharType="begin"/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 ADDIN ZOTERO_ITEM CSL_CITATION {"citationID":"Kqx0YaCr","properties":{"formattedCitation":"(\\uc0\\u8220{}DevOps \\uc0\\u3588{}\\uc0\\u3639{}\\uc0\\u3629{}\\uc0\\u3629{}\\uc0\\u3632{}\\uc0\\u3652{}\\uc0\\u3619{} - Amazon Web Services (AWS)\\uc0\\u8221{} n.d.)","plainCitation":"(“DevOps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คืออะไร -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Amazon Web Services (AWS)” n.d.)","noteIndex":0},"citationItems":[{"id":43,"uris":["http://zotero.org/users/local/K4ymrB9y/items/BA28S9UY"],"uri":["http://zotero.org/users/local/K4ymrB9y/items/BA28S9UY"],"itemData":{"id":43,"type":"webpage","container-title":"Amazon Web Services, Inc.","language":"th-TH","title":"DevOps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คืออะไร -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Amazon Web Services (AWS)","URL":"https://aws.amazon.com/th/devops/what-is-devops/","accessed":{"date-parts":[["2021",2,26]]}}}],"schema":"https://github.com/citation-style-language/schema/raw/master/csl-citation.json"} </w:instrText>
      </w:r>
      <w:r w:rsidR="001C0F77" w:rsidRPr="00B9111A">
        <w:rPr>
          <w:rFonts w:ascii="TH SarabunPSK" w:hAnsi="TH SarabunPSK" w:cs="TH SarabunPSK" w:hint="cs"/>
          <w:sz w:val="32"/>
          <w:szCs w:val="32"/>
        </w:rPr>
        <w:fldChar w:fldCharType="separate"/>
      </w:r>
      <w:r w:rsidR="00B9111A" w:rsidRPr="00B9111A">
        <w:rPr>
          <w:rFonts w:ascii="TH SarabunPSK" w:hAnsi="TH SarabunPSK" w:cs="TH SarabunPSK" w:hint="cs"/>
          <w:sz w:val="32"/>
          <w:szCs w:val="32"/>
        </w:rPr>
        <w:t xml:space="preserve">(“DevOps </w: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t xml:space="preserve">คืออะไร - </w:t>
      </w:r>
      <w:r w:rsidR="00B9111A" w:rsidRPr="00B9111A">
        <w:rPr>
          <w:rFonts w:ascii="TH SarabunPSK" w:hAnsi="TH SarabunPSK" w:cs="TH SarabunPSK" w:hint="cs"/>
          <w:sz w:val="32"/>
          <w:szCs w:val="32"/>
        </w:rPr>
        <w:t>Amazon Web Services (AWS)” n.d.)</w:t>
      </w:r>
      <w:r w:rsidR="001C0F77" w:rsidRPr="00B9111A">
        <w:rPr>
          <w:rFonts w:ascii="TH SarabunPSK" w:hAnsi="TH SarabunPSK" w:cs="TH SarabunPSK" w:hint="cs"/>
          <w:sz w:val="32"/>
          <w:szCs w:val="32"/>
        </w:rPr>
        <w:fldChar w:fldCharType="end"/>
      </w:r>
    </w:p>
    <w:p w14:paraId="260E815C" w14:textId="77777777" w:rsidR="00237DEE" w:rsidRPr="00B9111A" w:rsidRDefault="00237DEE" w:rsidP="00237DEE">
      <w:pPr>
        <w:spacing w:after="0"/>
        <w:rPr>
          <w:rStyle w:val="nje5zd"/>
          <w:rFonts w:ascii="TH SarabunPSK" w:hAnsi="TH SarabunPSK" w:cs="TH SarabunPSK" w:hint="cs"/>
          <w:sz w:val="32"/>
          <w:szCs w:val="32"/>
        </w:rPr>
      </w:pPr>
    </w:p>
    <w:p w14:paraId="775B7A73" w14:textId="04BDDB55" w:rsidR="00287A6A" w:rsidRPr="00B9111A" w:rsidRDefault="00287A6A" w:rsidP="00237DEE">
      <w:pPr>
        <w:spacing w:after="0"/>
        <w:rPr>
          <w:rStyle w:val="nje5zd"/>
          <w:rFonts w:ascii="TH SarabunPSK" w:hAnsi="TH SarabunPSK" w:cs="TH SarabunPSK" w:hint="cs"/>
          <w:b/>
          <w:bCs/>
          <w:sz w:val="32"/>
          <w:szCs w:val="32"/>
        </w:rPr>
      </w:pP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>2</w:t>
      </w:r>
      <w:r w:rsidR="00237DEE"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 xml:space="preserve">.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 xml:space="preserve">CI/CD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  <w:cs/>
        </w:rPr>
        <w:t xml:space="preserve">คืออะไร มีความสัมพันธ์กับ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 xml:space="preserve">DevOps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  <w:cs/>
        </w:rPr>
        <w:t>อย่างไร</w:t>
      </w:r>
    </w:p>
    <w:p w14:paraId="029408CD" w14:textId="79AA57EA" w:rsidR="00D24121" w:rsidRPr="00B9111A" w:rsidRDefault="00D24121" w:rsidP="00237DEE">
      <w:pPr>
        <w:spacing w:after="0"/>
        <w:rPr>
          <w:rFonts w:ascii="TH SarabunPSK" w:hAnsi="TH SarabunPSK" w:cs="TH SarabunPSK" w:hint="cs"/>
          <w:sz w:val="32"/>
          <w:szCs w:val="32"/>
        </w:rPr>
      </w:pPr>
      <w:r w:rsidRPr="00B9111A">
        <w:rPr>
          <w:rStyle w:val="nje5zd"/>
          <w:rFonts w:ascii="TH SarabunPSK" w:hAnsi="TH SarabunPSK" w:cs="TH SarabunPSK" w:hint="cs"/>
          <w:sz w:val="32"/>
          <w:szCs w:val="32"/>
          <w:cs/>
        </w:rPr>
        <w:tab/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  <w:t>CI/CD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(Continuous Integration, Continuous Delivery)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เป็นกระบวนการในการทำงาน ตั้งแต่การ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Plan -&gt; Code -&gt; Build -&gt; Test -&gt; Release -&gt; Deploy -&gt; Operate -&gt; Monitor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หรือบางทีเรียกสั้นๆ ว่า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Pipeline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ซึ่งสมัยนี้ ก็มี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tools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ต่างๆ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ที่ทำหน้าที่พวกนี้ เยอะมากทั้ง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On-Premise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On-Cloud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ที่เรารู้จักกันดี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ก็น่าจะเป็น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Jenkins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ที่เข้ามามีบทบาทมาก ในการทำ </w:t>
      </w:r>
      <w:r w:rsidRPr="00B9111A">
        <w:rPr>
          <w:rFonts w:ascii="TH SarabunPSK" w:hAnsi="TH SarabunPSK" w:cs="TH SarabunPSK" w:hint="cs"/>
          <w:sz w:val="32"/>
          <w:szCs w:val="32"/>
        </w:rPr>
        <w:t>CICD</w:t>
      </w:r>
      <w:r w:rsidR="001C0F77"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="001C0F77" w:rsidRPr="00B9111A">
        <w:rPr>
          <w:rFonts w:ascii="TH SarabunPSK" w:hAnsi="TH SarabunPSK" w:cs="TH SarabunPSK" w:hint="cs"/>
          <w:sz w:val="32"/>
          <w:szCs w:val="32"/>
        </w:rPr>
        <w:fldChar w:fldCharType="begin"/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 ADDIN ZOTERO_ITEM CSL_CITATION {"citationID":"n2GaAQiY","properties":{"formattedCitation":"(\\uc0\\u8220{}DevOps CI/CD \\uc0\\u3588{}\\uc0\\u3639{}\\uc0\\u3629{}\\uc0\\u3629{}\\uc0\\u3632{}\\uc0\\u3652{}\\uc0\\u3619{}? \\uc0\\u8211{} Ton\\uc0\\u8217{}s Blog\\uc0\\u8221{} n.d.)","plainCitation":"(“DevOps CI/CD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>คืออะไร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? – Ton’s Blog” n.d.)","noteIndex":0},"citationItems":[{"id":41,"uris":["http://zotero.org/users/local/K4ymrB9y/items/UVZ4ZQRU"],"uri":["http://zotero.org/users/local/K4ymrB9y/items/UVZ4ZQRU"],"itemData":{"id":41,"type":"post-weblog","language":"en-US","title":"DevOps CI/CD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>คืออะไร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? – Ton's Blog","title-short":"DevOps CI/CD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>คืออะไร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?","URL":"https://ton.packetlove.com/blog/life-style/devops-ci-cd.html","accessed":{"date-parts":[["2021",2,26]]}}}],"schema":"https://github.com/citation-style-language/schema/raw/master/csl-citation.json"} </w:instrText>
      </w:r>
      <w:r w:rsidR="001C0F77" w:rsidRPr="00B9111A">
        <w:rPr>
          <w:rFonts w:ascii="TH SarabunPSK" w:hAnsi="TH SarabunPSK" w:cs="TH SarabunPSK" w:hint="cs"/>
          <w:sz w:val="32"/>
          <w:szCs w:val="32"/>
        </w:rPr>
        <w:fldChar w:fldCharType="separate"/>
      </w:r>
      <w:r w:rsidR="00B9111A" w:rsidRPr="00B9111A">
        <w:rPr>
          <w:rFonts w:ascii="TH SarabunPSK" w:hAnsi="TH SarabunPSK" w:cs="TH SarabunPSK" w:hint="cs"/>
          <w:sz w:val="32"/>
          <w:szCs w:val="32"/>
        </w:rPr>
        <w:t xml:space="preserve">(“DevOps CI/CD </w: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t>คืออะไร</w:t>
      </w:r>
      <w:r w:rsidR="00B9111A" w:rsidRPr="00B9111A">
        <w:rPr>
          <w:rFonts w:ascii="TH SarabunPSK" w:hAnsi="TH SarabunPSK" w:cs="TH SarabunPSK" w:hint="cs"/>
          <w:sz w:val="32"/>
          <w:szCs w:val="32"/>
        </w:rPr>
        <w:t>? – Ton’s Blog” n.d.)</w:t>
      </w:r>
      <w:r w:rsidR="001C0F77" w:rsidRPr="00B9111A">
        <w:rPr>
          <w:rFonts w:ascii="TH SarabunPSK" w:hAnsi="TH SarabunPSK" w:cs="TH SarabunPSK" w:hint="cs"/>
          <w:sz w:val="32"/>
          <w:szCs w:val="32"/>
        </w:rPr>
        <w:fldChar w:fldCharType="end"/>
      </w:r>
    </w:p>
    <w:p w14:paraId="54213463" w14:textId="510FC050" w:rsidR="0033157D" w:rsidRPr="00B9111A" w:rsidRDefault="00D24121" w:rsidP="0033157D">
      <w:pPr>
        <w:spacing w:after="0"/>
        <w:jc w:val="center"/>
        <w:rPr>
          <w:rStyle w:val="nje5zd"/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noProof/>
          <w:sz w:val="32"/>
          <w:szCs w:val="32"/>
        </w:rPr>
        <w:drawing>
          <wp:inline distT="0" distB="0" distL="0" distR="0" wp14:anchorId="6CADA9FF" wp14:editId="0A7A1209">
            <wp:extent cx="3093720" cy="1478280"/>
            <wp:effectExtent l="0" t="0" r="0" b="7620"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3720" cy="147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519BFF" w14:textId="28017F90" w:rsidR="0033157D" w:rsidRPr="00B9111A" w:rsidRDefault="0033157D" w:rsidP="0033157D">
      <w:pPr>
        <w:spacing w:after="0"/>
        <w:jc w:val="center"/>
        <w:rPr>
          <w:rStyle w:val="nje5zd"/>
          <w:rFonts w:ascii="TH SarabunPSK" w:hAnsi="TH SarabunPSK" w:cs="TH SarabunPSK" w:hint="cs"/>
          <w:sz w:val="32"/>
          <w:szCs w:val="32"/>
        </w:rPr>
      </w:pP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  <w:cs/>
        </w:rPr>
        <w:t xml:space="preserve">ภาพที่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 xml:space="preserve">1 </w:t>
      </w:r>
      <w:r w:rsidRPr="00B9111A">
        <w:rPr>
          <w:rStyle w:val="nje5zd"/>
          <w:rFonts w:ascii="TH SarabunPSK" w:hAnsi="TH SarabunPSK" w:cs="TH SarabunPSK" w:hint="cs"/>
          <w:sz w:val="32"/>
          <w:szCs w:val="32"/>
        </w:rPr>
        <w:t>CI/CD</w:t>
      </w:r>
    </w:p>
    <w:p w14:paraId="71D76765" w14:textId="7E9FBC82" w:rsidR="0033157D" w:rsidRPr="00B9111A" w:rsidRDefault="0033157D" w:rsidP="0033157D">
      <w:pPr>
        <w:spacing w:after="0"/>
        <w:jc w:val="thaiDistribute"/>
        <w:rPr>
          <w:rStyle w:val="nje5zd"/>
          <w:rFonts w:ascii="TH SarabunPSK" w:hAnsi="TH SarabunPSK" w:cs="TH SarabunPSK" w:hint="cs"/>
          <w:sz w:val="32"/>
          <w:szCs w:val="32"/>
          <w:cs/>
        </w:rPr>
      </w:pPr>
      <w:r w:rsidRPr="00B9111A">
        <w:rPr>
          <w:rStyle w:val="nje5zd"/>
          <w:rFonts w:ascii="TH SarabunPSK" w:hAnsi="TH SarabunPSK" w:cs="TH SarabunPSK" w:hint="cs"/>
          <w:sz w:val="32"/>
          <w:szCs w:val="32"/>
          <w:cs/>
        </w:rPr>
        <w:t xml:space="preserve">แต่ในที่นี้ </w:t>
      </w:r>
      <w:r w:rsidRPr="00B9111A">
        <w:rPr>
          <w:rStyle w:val="nje5zd"/>
          <w:rFonts w:ascii="TH SarabunPSK" w:hAnsi="TH SarabunPSK" w:cs="TH SarabunPSK" w:hint="cs"/>
          <w:sz w:val="32"/>
          <w:szCs w:val="32"/>
        </w:rPr>
        <w:t>CD</w:t>
      </w:r>
      <w:r w:rsidRPr="00B9111A">
        <w:rPr>
          <w:rStyle w:val="nje5zd"/>
          <w:rFonts w:ascii="TH SarabunPSK" w:hAnsi="TH SarabunPSK" w:cs="TH SarabunPSK" w:hint="cs"/>
          <w:sz w:val="32"/>
          <w:szCs w:val="32"/>
          <w:cs/>
        </w:rPr>
        <w:t xml:space="preserve"> จะมี </w:t>
      </w:r>
      <w:r w:rsidRPr="00B9111A">
        <w:rPr>
          <w:rStyle w:val="nje5zd"/>
          <w:rFonts w:ascii="TH SarabunPSK" w:hAnsi="TH SarabunPSK" w:cs="TH SarabunPSK" w:hint="cs"/>
          <w:sz w:val="32"/>
          <w:szCs w:val="32"/>
        </w:rPr>
        <w:t xml:space="preserve">2 </w:t>
      </w:r>
      <w:r w:rsidRPr="00B9111A">
        <w:rPr>
          <w:rStyle w:val="nje5zd"/>
          <w:rFonts w:ascii="TH SarabunPSK" w:hAnsi="TH SarabunPSK" w:cs="TH SarabunPSK" w:hint="cs"/>
          <w:sz w:val="32"/>
          <w:szCs w:val="32"/>
          <w:cs/>
        </w:rPr>
        <w:t>ความหมาย ได้แก่</w:t>
      </w:r>
    </w:p>
    <w:p w14:paraId="216D3B76" w14:textId="772B5322" w:rsidR="0033157D" w:rsidRPr="00B9111A" w:rsidRDefault="0033157D" w:rsidP="0033157D">
      <w:pPr>
        <w:spacing w:after="0"/>
        <w:ind w:firstLine="720"/>
        <w:jc w:val="thaiDistribute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</w:rPr>
        <w:t xml:space="preserve">CD (Continuous Deployment)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คือ การ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Deploy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ขึ้น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production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โดยจะทำทุกขั้นตอน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ตั้งแต่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proofErr w:type="spellStart"/>
      <w:r w:rsidRPr="00B9111A">
        <w:rPr>
          <w:rFonts w:ascii="TH SarabunPSK" w:hAnsi="TH SarabunPSK" w:cs="TH SarabunPSK" w:hint="cs"/>
          <w:sz w:val="32"/>
          <w:szCs w:val="32"/>
        </w:rPr>
        <w:t>complie</w:t>
      </w:r>
      <w:proofErr w:type="spellEnd"/>
      <w:r w:rsidRPr="00B9111A">
        <w:rPr>
          <w:rFonts w:ascii="TH SarabunPSK" w:hAnsi="TH SarabunPSK" w:cs="TH SarabunPSK" w:hint="cs"/>
          <w:sz w:val="32"/>
          <w:szCs w:val="32"/>
        </w:rPr>
        <w:t xml:space="preserve"> build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ไปจนถึง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deploy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ขึ้น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production </w:t>
      </w:r>
      <w:proofErr w:type="gramStart"/>
      <w:r w:rsidRPr="00B9111A">
        <w:rPr>
          <w:rFonts w:ascii="TH SarabunPSK" w:hAnsi="TH SarabunPSK" w:cs="TH SarabunPSK" w:hint="cs"/>
          <w:sz w:val="32"/>
          <w:szCs w:val="32"/>
          <w:cs/>
        </w:rPr>
        <w:t>แบบอัตโนมัติทั้งหมด</w:t>
      </w:r>
      <w:proofErr w:type="gramEnd"/>
    </w:p>
    <w:p w14:paraId="45D518A7" w14:textId="14A67B75" w:rsidR="00D211B6" w:rsidRPr="00B9111A" w:rsidRDefault="0033157D" w:rsidP="00D211B6">
      <w:pPr>
        <w:ind w:firstLine="720"/>
        <w:jc w:val="thaiDistribute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</w:rPr>
        <w:t xml:space="preserve">CD (Continuous Delivery)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คือ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การทำทุกขั้นตอนคล้ายกันกับ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Continuous Deployment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ต่างกันตรงที่จะไม่มีการ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deploy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ขึ้น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production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ขึ้นในทันที แต่จะเป็นการทำ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manual deploy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หรือจะเป็นแบบ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one click deploy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ก็ได้ หลังจาก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QA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หรือ ฝ่าย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Business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พอใจในตัว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product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ที่ทีมทำออกมา</w:t>
      </w:r>
      <w:r w:rsidR="001C0F77"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="001C0F77" w:rsidRPr="00B9111A">
        <w:rPr>
          <w:rFonts w:ascii="TH SarabunPSK" w:hAnsi="TH SarabunPSK" w:cs="TH SarabunPSK" w:hint="cs"/>
          <w:sz w:val="32"/>
          <w:szCs w:val="32"/>
        </w:rPr>
        <w:fldChar w:fldCharType="begin"/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 ADDIN ZOTERO_ITEM CSL_CITATION {"citationID":"ket9NRYE","properties":{"formattedCitation":"(Administrator n.d.)","plainCitation":"(Administrator n.d.)","noteIndex":0},"citationItems":[{"id":45,"uris":["http://zotero.org/users/local/K4ymrB9y/items/FY2A2BLC"],"uri":["http://zotero.org/users/local/K4ymrB9y/items/FY2A2BLC"],"itemData":{"id":45,"type":"webpage","abstract":"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เพื่อแก้ปัญหาจึงเกิดเป็นการพัฒนาระบบตามแนวทาง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CI/CD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โดยทำงานตั้งแต่การ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Plan, Code, Build, Test, Release, Deploy, Operate, Monitor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>หรือบางทีเรียกสั้นๆ ..."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>,"language":"th","title":"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การพัฒนาระบบตามแนวทาง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CI/CD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และ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DevOps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>คืออะไร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?","URL":"https://www.softmelt.com/article.php?id=664","author":[{"family":"Administrator","given":""}],"accessed":{"date-parts":[["2021",2,26]]}}}],"schema":"https://github.com/citation-style-language/schema/raw/master/csl-citation.json"} </w:instrText>
      </w:r>
      <w:r w:rsidR="001C0F77" w:rsidRPr="00B9111A">
        <w:rPr>
          <w:rFonts w:ascii="TH SarabunPSK" w:hAnsi="TH SarabunPSK" w:cs="TH SarabunPSK" w:hint="cs"/>
          <w:sz w:val="32"/>
          <w:szCs w:val="32"/>
        </w:rPr>
        <w:fldChar w:fldCharType="separate"/>
      </w:r>
      <w:r w:rsidR="00B9111A" w:rsidRPr="00B9111A">
        <w:rPr>
          <w:rFonts w:ascii="TH SarabunPSK" w:hAnsi="TH SarabunPSK" w:cs="TH SarabunPSK" w:hint="cs"/>
          <w:sz w:val="32"/>
          <w:szCs w:val="32"/>
        </w:rPr>
        <w:t>(Administrator n.d.)</w:t>
      </w:r>
      <w:r w:rsidR="001C0F77" w:rsidRPr="00B9111A">
        <w:rPr>
          <w:rFonts w:ascii="TH SarabunPSK" w:hAnsi="TH SarabunPSK" w:cs="TH SarabunPSK" w:hint="cs"/>
          <w:sz w:val="32"/>
          <w:szCs w:val="32"/>
        </w:rPr>
        <w:fldChar w:fldCharType="end"/>
      </w:r>
      <w:r w:rsidR="00D211B6"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 xml:space="preserve">โดย </w:t>
      </w:r>
      <w:r w:rsidR="00D211B6" w:rsidRPr="00B9111A">
        <w:rPr>
          <w:rFonts w:ascii="TH SarabunPSK" w:hAnsi="TH SarabunPSK" w:cs="TH SarabunPSK" w:hint="cs"/>
          <w:sz w:val="32"/>
          <w:szCs w:val="32"/>
        </w:rPr>
        <w:t xml:space="preserve">CI/CD 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 xml:space="preserve">มีความสำพันธ์กับ </w:t>
      </w:r>
      <w:r w:rsidR="00D211B6" w:rsidRPr="00B9111A">
        <w:rPr>
          <w:rFonts w:ascii="TH SarabunPSK" w:hAnsi="TH SarabunPSK" w:cs="TH SarabunPSK" w:hint="cs"/>
          <w:sz w:val="32"/>
          <w:szCs w:val="32"/>
        </w:rPr>
        <w:t xml:space="preserve">DevOps 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 xml:space="preserve">คือ </w:t>
      </w:r>
      <w:r w:rsidR="00D211B6" w:rsidRPr="00B9111A">
        <w:rPr>
          <w:rFonts w:ascii="TH SarabunPSK" w:hAnsi="TH SarabunPSK" w:cs="TH SarabunPSK" w:hint="cs"/>
          <w:sz w:val="32"/>
          <w:szCs w:val="32"/>
        </w:rPr>
        <w:t xml:space="preserve">CI / CD 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>ส่วนใหญ่อนุญาตให้นักพัฒนาเริ่มต้นสร้างตามต้องการเรียกใช้งานโดยใช้รหัสในพื้นที่เก็บข้อมูลการควบคุมเวอร์ชันหรือตามกำหนดเวลาที่กำหนด</w:t>
      </w:r>
      <w:r w:rsidR="00D211B6"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>ทีมต้องหารือเกี่ยวกับกำหนดการการสร้างที่ทำงานได้ดีที่สุดสำหรับขนาดของทีมจำนวนความมุ่งมั่นรายวันที่คาดหวังและข้อควร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lastRenderedPageBreak/>
        <w:t>พิจารณาเกี่ยวกับแอปพลิเคชันอื่น</w:t>
      </w:r>
      <w:r w:rsidR="00D211B6"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>ๆ</w:t>
      </w:r>
      <w:r w:rsidR="00D211B6"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>แนวปฏิบัติที่ดีที่สุดเพื่อให้แน่ใจว่าการคอม</w:t>
      </w:r>
      <w:proofErr w:type="spellStart"/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>มิท</w:t>
      </w:r>
      <w:proofErr w:type="spellEnd"/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>และการสร้างนั้นรวดเร็วมิฉะนั้นอาจเป็นอุปสรรคต่อความคืบหน้าของทีมที่พยายามเขียนโค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>้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>ดอย่างรวดเร็วและส่งมอบบ่อยครั้ง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fldChar w:fldCharType="begin"/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 ADDIN ZOTERO_ITEM CSL_CITATION {"citationID":"K57DCySA","properties":{"formattedCitation":"(\\uc0\\u8220{}CI / CD \\uc0\\u3588{}\\uc0\\u3639{}\\uc0\\u3629{}\\uc0\\u3629{}\\uc0\\u3632{}\\uc0\\u3652{}\\uc0\\u3619{} \\uc0\\u3629{}\\uc0\\u3608{}\\uc0\\u3636{}\\uc0\\u3610{}\\uc0\\u3634{}\\uc0\\u3618{}\\uc0\\u3585{}\\uc0\\u3634{}\\uc0\\u3619{}\\uc0\\u3619{}\\uc0\\u3623{}\\uc0\\u3617{}\\uc0\\u3629{}\\uc0\\u3618{}\\uc0\\u3656{}\\uc0\\u3634{}\\uc0\\u3591{}\\uc0\\u3605{}\\uc0\\u3656{}\\uc0\\u3629{}\\uc0\\u3648{}\\uc0\\u3609{}\\uc0\\u3639{}\\uc0\\u3656{}\\uc0\\u3629{}\\uc0\\u3591{}\\uc0\\u3649{}\\uc0\\u3621{}\\uc0\\u3632{}\\uc0\\u3585{}\\uc0\\u3634{}\\uc0\\u3619{}\\uc0\\u3592{}\\uc0\\u3633{}\\uc0\\u3604{}\\uc0\\u3626{}\\uc0\\u3656{}\\uc0\\u3591{}\\uc0\\u3629{}\\uc0\\u3618{}\\uc0\\u3656{}\\uc0\\u3634{}\\uc0\\u3591{}\\uc0\\u3605{}\\uc0\\u3656{}\\uc0\\u3629{}\\uc0\\u3648{}\\uc0\\u3609{}\\uc0\\u3639{}\\uc0\\u3656{}\\uc0\\u3629{}\\uc0\\u3591{}\\uc0\\u8221{} n.d.)","plainCitation":"(“CI / CD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คืออะไร อธิบายการรวมอย่างต่อเนื่องและการจัดส่งอย่างต่อเนื่อง”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>n.d.)","noteIndex":0},"citationItems":[{"id":47,"uris":["http://zotero.org/users/local/K4ymrB9y/items/5YZUYCKV"],"uri":["http://zotero.org/users/local/K4ymrB9y/items/5YZUYCKV"],"itemData":{"id":47,"type":"webpage","abstract":"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ไปป์ไลน์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CI / CD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เป็นหนึ่งในแนวปฏิบัติที่ดีที่สุดสำหรับทีม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devops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>ที่จะนำไปใช้สำหรับการส่งมอบการเปลี่ยนแปลงรหัสบ่อยขึ้นและเชื่อถือได้"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,"container-title":"Small business tracker","language":"th","title":"CI / CD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>คืออะไร อธิบายการรวมอย่างต่อเนื่องและการจัดส่งอย่างต่อเนื่อง"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,"URL":"https://tha.small-business-tracker.com/what-is-cicd-continuous-integration-317259","accessed":{"date-parts":[["2021",2,26]]}}}],"schema":"https://github.com/citation-style-language/schema/raw/master/csl-citation.json"} </w:instrTex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fldChar w:fldCharType="separate"/>
      </w:r>
      <w:r w:rsidR="00B9111A" w:rsidRPr="00B9111A">
        <w:rPr>
          <w:rFonts w:ascii="TH SarabunPSK" w:hAnsi="TH SarabunPSK" w:cs="TH SarabunPSK" w:hint="cs"/>
          <w:sz w:val="32"/>
          <w:szCs w:val="32"/>
        </w:rPr>
        <w:t xml:space="preserve">(“CI / CD </w: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t xml:space="preserve">คืออะไร อธิบายการรวมอย่างต่อเนื่องและการจัดส่งอย่างต่อเนื่อง” </w:t>
      </w:r>
      <w:r w:rsidR="00B9111A" w:rsidRPr="00B9111A">
        <w:rPr>
          <w:rFonts w:ascii="TH SarabunPSK" w:hAnsi="TH SarabunPSK" w:cs="TH SarabunPSK" w:hint="cs"/>
          <w:sz w:val="32"/>
          <w:szCs w:val="32"/>
        </w:rPr>
        <w:t>n.d.)</w:t>
      </w:r>
      <w:r w:rsidR="00D211B6" w:rsidRPr="00B9111A">
        <w:rPr>
          <w:rFonts w:ascii="TH SarabunPSK" w:hAnsi="TH SarabunPSK" w:cs="TH SarabunPSK" w:hint="cs"/>
          <w:sz w:val="32"/>
          <w:szCs w:val="32"/>
          <w:cs/>
        </w:rPr>
        <w:fldChar w:fldCharType="end"/>
      </w:r>
    </w:p>
    <w:p w14:paraId="19EB71C1" w14:textId="77777777" w:rsidR="0033157D" w:rsidRPr="00B9111A" w:rsidRDefault="0033157D" w:rsidP="00237DEE">
      <w:pPr>
        <w:spacing w:after="0"/>
        <w:rPr>
          <w:rStyle w:val="nje5zd"/>
          <w:rFonts w:ascii="TH SarabunPSK" w:hAnsi="TH SarabunPSK" w:cs="TH SarabunPSK" w:hint="cs"/>
          <w:sz w:val="32"/>
          <w:szCs w:val="32"/>
          <w:cs/>
        </w:rPr>
      </w:pPr>
    </w:p>
    <w:p w14:paraId="6CF6240C" w14:textId="0BDA6DFB" w:rsidR="00D24121" w:rsidRPr="00B9111A" w:rsidRDefault="00287A6A" w:rsidP="00237DEE">
      <w:pPr>
        <w:spacing w:after="0"/>
        <w:rPr>
          <w:rStyle w:val="nje5zd"/>
          <w:rFonts w:ascii="TH SarabunPSK" w:hAnsi="TH SarabunPSK" w:cs="TH SarabunPSK" w:hint="cs"/>
          <w:sz w:val="32"/>
          <w:szCs w:val="32"/>
        </w:rPr>
      </w:pP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>3</w:t>
      </w:r>
      <w:r w:rsidR="00237DEE"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>.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 xml:space="preserve">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  <w:cs/>
        </w:rPr>
        <w:t xml:space="preserve">หากองค์กรต้องการนำเอา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 xml:space="preserve">DevOps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  <w:cs/>
        </w:rPr>
        <w:t xml:space="preserve">และ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</w:rPr>
        <w:t xml:space="preserve">CI/CD </w:t>
      </w:r>
      <w:r w:rsidRPr="00B9111A">
        <w:rPr>
          <w:rStyle w:val="nje5zd"/>
          <w:rFonts w:ascii="TH SarabunPSK" w:hAnsi="TH SarabunPSK" w:cs="TH SarabunPSK" w:hint="cs"/>
          <w:b/>
          <w:bCs/>
          <w:sz w:val="32"/>
          <w:szCs w:val="32"/>
          <w:cs/>
        </w:rPr>
        <w:t>เข้ามาเป็นส่วนเสริมในกระบวนการพัฒนาซอฟต์แวร์จะต้องทำอย่างไรบ้าง</w:t>
      </w:r>
    </w:p>
    <w:p w14:paraId="2941B002" w14:textId="3A3F9122" w:rsidR="00D24121" w:rsidRPr="00B9111A" w:rsidRDefault="00D211B6" w:rsidP="000B0C8D">
      <w:pPr>
        <w:spacing w:after="0"/>
        <w:rPr>
          <w:rFonts w:ascii="TH SarabunPSK" w:hAnsi="TH SarabunPSK" w:cs="TH SarabunPSK" w:hint="cs"/>
          <w:sz w:val="32"/>
          <w:szCs w:val="32"/>
        </w:rPr>
      </w:pPr>
      <w:r w:rsidRPr="00B9111A">
        <w:rPr>
          <w:rStyle w:val="nje5zd"/>
          <w:rFonts w:ascii="TH SarabunPSK" w:hAnsi="TH SarabunPSK" w:cs="TH SarabunPSK" w:hint="cs"/>
          <w:sz w:val="32"/>
          <w:szCs w:val="32"/>
          <w:cs/>
        </w:rPr>
        <w:tab/>
      </w:r>
      <w:r w:rsidR="000B0C8D" w:rsidRPr="00B9111A">
        <w:rPr>
          <w:rFonts w:ascii="TH SarabunPSK" w:hAnsi="TH SarabunPSK" w:cs="TH SarabunPSK" w:hint="cs"/>
          <w:sz w:val="32"/>
          <w:szCs w:val="32"/>
          <w:cs/>
        </w:rPr>
        <w:t>ก่อนที่จะเริ่มต้นจะต้องมีการปรับเพื่อการพัฒนาซอฟต์แวร์ร่วมกันคือ</w:t>
      </w:r>
    </w:p>
    <w:p w14:paraId="2DBAD28C" w14:textId="3A9AB430" w:rsidR="000B0C8D" w:rsidRPr="00B9111A" w:rsidRDefault="000B0C8D" w:rsidP="000B0C8D">
      <w:pPr>
        <w:spacing w:after="0"/>
        <w:rPr>
          <w:rFonts w:ascii="TH SarabunPSK" w:hAnsi="TH SarabunPSK" w:cs="TH SarabunPSK" w:hint="cs"/>
          <w:sz w:val="32"/>
          <w:szCs w:val="32"/>
        </w:rPr>
      </w:pPr>
      <w:r w:rsidRPr="00B9111A">
        <w:rPr>
          <w:rStyle w:val="a5"/>
          <w:rFonts w:ascii="TH SarabunPSK" w:hAnsi="TH SarabunPSK" w:cs="TH SarabunPSK" w:hint="cs"/>
          <w:sz w:val="32"/>
          <w:szCs w:val="32"/>
          <w:cs/>
        </w:rPr>
        <w:t xml:space="preserve">ขั้นตอนที่ </w:t>
      </w:r>
      <w:r w:rsidRPr="00B9111A">
        <w:rPr>
          <w:rStyle w:val="a5"/>
          <w:rFonts w:ascii="TH SarabunPSK" w:hAnsi="TH SarabunPSK" w:cs="TH SarabunPSK" w:hint="cs"/>
          <w:sz w:val="32"/>
          <w:szCs w:val="32"/>
        </w:rPr>
        <w:t>0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  <w:t xml:space="preserve"> 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  <w:cs/>
        </w:rPr>
        <w:t>ระบุปัญหาก่อนว่ามีอะไรบ้าง</w:t>
      </w:r>
      <w:r w:rsidRPr="00B9111A">
        <w:rPr>
          <w:rFonts w:ascii="TH SarabunPSK" w:hAnsi="TH SarabunPSK" w:cs="TH SarabunPSK" w:hint="cs"/>
          <w:sz w:val="32"/>
          <w:szCs w:val="32"/>
        </w:rPr>
        <w:t>?</w:t>
      </w:r>
    </w:p>
    <w:p w14:paraId="5BFF7545" w14:textId="0ADAADCA" w:rsidR="000B0C8D" w:rsidRPr="00B9111A" w:rsidRDefault="000B0C8D" w:rsidP="000B0C8D">
      <w:pPr>
        <w:spacing w:after="0"/>
        <w:rPr>
          <w:rFonts w:ascii="TH SarabunPSK" w:hAnsi="TH SarabunPSK" w:cs="TH SarabunPSK" w:hint="cs"/>
          <w:sz w:val="32"/>
          <w:szCs w:val="32"/>
          <w:cs/>
        </w:rPr>
      </w:pPr>
      <w:r w:rsidRPr="00B9111A">
        <w:rPr>
          <w:rFonts w:ascii="TH SarabunPSK" w:hAnsi="TH SarabunPSK" w:cs="TH SarabunPSK" w:hint="cs"/>
          <w:sz w:val="32"/>
          <w:szCs w:val="32"/>
          <w:cs/>
        </w:rPr>
        <w:tab/>
        <w:t>ระบุปัญหาและเรียงลำดับความสำคัญหรือผลกระทบที่เกิดขึ้นของปัญหา และแก้ไขทีละเรื่อง</w:t>
      </w:r>
    </w:p>
    <w:p w14:paraId="7875A775" w14:textId="0249DBD4" w:rsidR="000B0C8D" w:rsidRPr="00B9111A" w:rsidRDefault="000B0C8D" w:rsidP="000B0C8D">
      <w:pPr>
        <w:spacing w:after="0"/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</w:pPr>
      <w:r w:rsidRPr="00B9111A">
        <w:rPr>
          <w:rStyle w:val="a5"/>
          <w:rFonts w:ascii="TH SarabunPSK" w:hAnsi="TH SarabunPSK" w:cs="TH SarabunPSK" w:hint="cs"/>
          <w:sz w:val="32"/>
          <w:szCs w:val="32"/>
          <w:cs/>
        </w:rPr>
        <w:t xml:space="preserve">ขั้นตอนที่ </w:t>
      </w:r>
      <w:r w:rsidRPr="00B9111A">
        <w:rPr>
          <w:rStyle w:val="a5"/>
          <w:rFonts w:ascii="TH SarabunPSK" w:hAnsi="TH SarabunPSK" w:cs="TH SarabunPSK" w:hint="cs"/>
          <w:sz w:val="32"/>
          <w:szCs w:val="32"/>
        </w:rPr>
        <w:t>1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  <w:t xml:space="preserve"> 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  <w:cs/>
        </w:rPr>
        <w:t>ลดความหลากหลาย</w:t>
      </w:r>
    </w:p>
    <w:p w14:paraId="66830564" w14:textId="6159D815" w:rsidR="000B0C8D" w:rsidRPr="00B9111A" w:rsidRDefault="000B0C8D" w:rsidP="000B0C8D">
      <w:pPr>
        <w:spacing w:after="0"/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</w:pP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  <w:cs/>
        </w:rPr>
        <w:tab/>
        <w:t>ลดความหลากหลายในหลาย ๆ ด้าน เช่น ขั้นตอนการทำงาน เครื่องมือในการทำงาน และข้อมูล เพื่อให้ง่ายต่อการจัดการทรัพยากร เพื่อการทำงานร่วมกันที่ง่ายขึ้น</w:t>
      </w:r>
    </w:p>
    <w:p w14:paraId="6E7C569D" w14:textId="4EC37C56" w:rsidR="000B0C8D" w:rsidRPr="00B9111A" w:rsidRDefault="000B0C8D" w:rsidP="000B0C8D">
      <w:pPr>
        <w:spacing w:after="0"/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</w:pPr>
      <w:r w:rsidRPr="00B9111A">
        <w:rPr>
          <w:rStyle w:val="a5"/>
          <w:rFonts w:ascii="TH SarabunPSK" w:hAnsi="TH SarabunPSK" w:cs="TH SarabunPSK" w:hint="cs"/>
          <w:sz w:val="32"/>
          <w:szCs w:val="32"/>
          <w:cs/>
        </w:rPr>
        <w:t xml:space="preserve">ขั้นตอนที่ </w:t>
      </w:r>
      <w:r w:rsidRPr="00B9111A">
        <w:rPr>
          <w:rStyle w:val="a5"/>
          <w:rFonts w:ascii="TH SarabunPSK" w:hAnsi="TH SarabunPSK" w:cs="TH SarabunPSK" w:hint="cs"/>
          <w:sz w:val="32"/>
          <w:szCs w:val="32"/>
        </w:rPr>
        <w:t>2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  <w:t xml:space="preserve"> 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  <w:cs/>
        </w:rPr>
        <w:t>ต้องรู้ขั้นตอนการทำงานตั้งแต่ต้นจนจบ</w:t>
      </w:r>
    </w:p>
    <w:p w14:paraId="3C85DFDC" w14:textId="28F4841D" w:rsidR="000B0C8D" w:rsidRPr="00B9111A" w:rsidRDefault="000B0C8D" w:rsidP="000B0C8D">
      <w:pPr>
        <w:spacing w:after="0"/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</w:pP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  <w:cs/>
        </w:rPr>
        <w:tab/>
        <w:t>เมื่อทราบขั้นตอนการทำงานตั้งแต่เริ่มต้นจนจบการทำงานแล้ว องค์กรจะสามารถทำงานตามแผนที่วางไว้ได้</w:t>
      </w:r>
    </w:p>
    <w:p w14:paraId="7F3CD277" w14:textId="477D0794" w:rsidR="000B0C8D" w:rsidRPr="00B9111A" w:rsidRDefault="000B0C8D" w:rsidP="000B0C8D">
      <w:pPr>
        <w:spacing w:after="0"/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</w:pPr>
      <w:r w:rsidRPr="00B9111A">
        <w:rPr>
          <w:rStyle w:val="a5"/>
          <w:rFonts w:ascii="TH SarabunPSK" w:hAnsi="TH SarabunPSK" w:cs="TH SarabunPSK" w:hint="cs"/>
          <w:sz w:val="32"/>
          <w:szCs w:val="32"/>
          <w:cs/>
        </w:rPr>
        <w:t xml:space="preserve">ขั้นตอนที่ </w:t>
      </w:r>
      <w:r w:rsidRPr="00B9111A">
        <w:rPr>
          <w:rStyle w:val="a5"/>
          <w:rFonts w:ascii="TH SarabunPSK" w:hAnsi="TH SarabunPSK" w:cs="TH SarabunPSK" w:hint="cs"/>
          <w:sz w:val="32"/>
          <w:szCs w:val="32"/>
        </w:rPr>
        <w:t>3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  <w:t xml:space="preserve"> 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  <w:cs/>
        </w:rPr>
        <w:t xml:space="preserve">เข้าสู่กระบวนการพัฒนาและส่งมอบ 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  <w:t>software</w:t>
      </w:r>
    </w:p>
    <w:p w14:paraId="2A2E140A" w14:textId="3B9B88F4" w:rsidR="000B0C8D" w:rsidRPr="00B9111A" w:rsidRDefault="000B0C8D" w:rsidP="000B0C8D">
      <w:pPr>
        <w:pStyle w:val="ab"/>
        <w:numPr>
          <w:ilvl w:val="0"/>
          <w:numId w:val="2"/>
        </w:numPr>
        <w:spacing w:after="0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การจัดการ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source code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หรือ </w:t>
      </w:r>
      <w:r w:rsidRPr="00B9111A">
        <w:rPr>
          <w:rFonts w:ascii="TH SarabunPSK" w:hAnsi="TH SarabunPSK" w:cs="TH SarabunPSK" w:hint="cs"/>
          <w:sz w:val="32"/>
          <w:szCs w:val="32"/>
        </w:rPr>
        <w:t>Source Control Management (SCM)</w:t>
      </w:r>
    </w:p>
    <w:p w14:paraId="44C38592" w14:textId="77777777" w:rsidR="000B0C8D" w:rsidRPr="00B9111A" w:rsidRDefault="000B0C8D" w:rsidP="000B0C8D">
      <w:pPr>
        <w:pStyle w:val="ab"/>
        <w:numPr>
          <w:ilvl w:val="0"/>
          <w:numId w:val="2"/>
        </w:numPr>
        <w:spacing w:after="0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กระบวนการ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build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ของ </w:t>
      </w:r>
      <w:r w:rsidRPr="00B9111A">
        <w:rPr>
          <w:rFonts w:ascii="TH SarabunPSK" w:hAnsi="TH SarabunPSK" w:cs="TH SarabunPSK" w:hint="cs"/>
          <w:sz w:val="32"/>
          <w:szCs w:val="32"/>
        </w:rPr>
        <w:t>software</w:t>
      </w:r>
    </w:p>
    <w:p w14:paraId="1BE81163" w14:textId="77777777" w:rsidR="000B0C8D" w:rsidRPr="00B9111A" w:rsidRDefault="000B0C8D" w:rsidP="000B0C8D">
      <w:pPr>
        <w:pStyle w:val="ab"/>
        <w:numPr>
          <w:ilvl w:val="0"/>
          <w:numId w:val="2"/>
        </w:numPr>
        <w:spacing w:after="0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กระบวนการ </w:t>
      </w:r>
      <w:r w:rsidRPr="00B9111A">
        <w:rPr>
          <w:rFonts w:ascii="TH SarabunPSK" w:hAnsi="TH SarabunPSK" w:cs="TH SarabunPSK" w:hint="cs"/>
          <w:sz w:val="32"/>
          <w:szCs w:val="32"/>
        </w:rPr>
        <w:t>deploy software</w:t>
      </w:r>
    </w:p>
    <w:p w14:paraId="229897B4" w14:textId="65548C8E" w:rsidR="000B0C8D" w:rsidRPr="00B9111A" w:rsidRDefault="000B0C8D" w:rsidP="000B0C8D">
      <w:pPr>
        <w:pStyle w:val="ab"/>
        <w:numPr>
          <w:ilvl w:val="0"/>
          <w:numId w:val="2"/>
        </w:numPr>
        <w:spacing w:after="0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การ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configuration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หรือ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provisioning environment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ต่าง ๆ สำหรับการ </w:t>
      </w:r>
      <w:r w:rsidRPr="00B9111A">
        <w:rPr>
          <w:rFonts w:ascii="TH SarabunPSK" w:hAnsi="TH SarabunPSK" w:cs="TH SarabunPSK" w:hint="cs"/>
          <w:sz w:val="32"/>
          <w:szCs w:val="32"/>
        </w:rPr>
        <w:t>deploy software</w:t>
      </w:r>
    </w:p>
    <w:p w14:paraId="0DED01BD" w14:textId="77A10D88" w:rsidR="000B0C8D" w:rsidRPr="00B9111A" w:rsidRDefault="000B0C8D" w:rsidP="000B0C8D">
      <w:pPr>
        <w:spacing w:after="0"/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</w:pPr>
      <w:r w:rsidRPr="00B9111A">
        <w:rPr>
          <w:rStyle w:val="a5"/>
          <w:rFonts w:ascii="TH SarabunPSK" w:hAnsi="TH SarabunPSK" w:cs="TH SarabunPSK" w:hint="cs"/>
          <w:sz w:val="32"/>
          <w:szCs w:val="32"/>
          <w:cs/>
        </w:rPr>
        <w:t xml:space="preserve">ขั้นตอนที่ </w:t>
      </w:r>
      <w:r w:rsidRPr="00B9111A">
        <w:rPr>
          <w:rStyle w:val="a5"/>
          <w:rFonts w:ascii="TH SarabunPSK" w:hAnsi="TH SarabunPSK" w:cs="TH SarabunPSK" w:hint="cs"/>
          <w:sz w:val="32"/>
          <w:szCs w:val="32"/>
        </w:rPr>
        <w:t>4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</w:rPr>
        <w:t xml:space="preserve"> </w:t>
      </w:r>
      <w:r w:rsidRPr="00B9111A">
        <w:rPr>
          <w:rStyle w:val="a5"/>
          <w:rFonts w:ascii="TH SarabunPSK" w:hAnsi="TH SarabunPSK" w:cs="TH SarabunPSK" w:hint="cs"/>
          <w:b w:val="0"/>
          <w:bCs w:val="0"/>
          <w:sz w:val="32"/>
          <w:szCs w:val="32"/>
          <w:cs/>
        </w:rPr>
        <w:t>กระบวนการทดสอบแบบอัตโนมัติ</w:t>
      </w:r>
    </w:p>
    <w:p w14:paraId="78911476" w14:textId="7D89509D" w:rsidR="00907093" w:rsidRPr="00B9111A" w:rsidRDefault="00907093" w:rsidP="00907093">
      <w:pPr>
        <w:ind w:firstLine="720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การทดสอบนั้นเป็นหัวใจของการพัฒนา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software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DevOps 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ซึ่งจะสะท้อนในเรื่องของคุณภาพ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software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ที่ส่งมอบ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โดยการทดสอบควรต้องเป็นแบบอัตโนมัติให้ได้มากที่สุด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เพื่อช่วย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validate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ว่า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software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ยังคงทำงานได้อย่างถูกต้องตามที่คาดหวัง</w:t>
      </w:r>
      <w:r w:rsidR="009C0E51" w:rsidRPr="00B9111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9C0E51" w:rsidRPr="00B9111A">
        <w:rPr>
          <w:rFonts w:ascii="TH SarabunPSK" w:hAnsi="TH SarabunPSK" w:cs="TH SarabunPSK" w:hint="cs"/>
          <w:sz w:val="32"/>
          <w:szCs w:val="32"/>
          <w:cs/>
        </w:rPr>
        <w:fldChar w:fldCharType="begin"/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 ADDIN ZOTERO_ITEM CSL_CITATION {"citationID":"vRkFbKSP","properties":{"formattedCitation":"(\\uc0\\u8220{}\\uc0\\u3649{}\\uc0\\u3609{}\\uc0\\u3623{}\\uc0\\u3607{}\\uc0\\u3634{}\\uc0\\u3591{}\\uc0\\u3651{}\\uc0\\u3609{}\\uc0\\u3585{}\\uc0\\u3634{}\\uc0\\u3619{}\\uc0\\u3609{}\\uc0\\u3635{} DevOps \\uc0\\u3617{}\\uc0\\u3634{}\\uc0\\u3651{}\\uc0\\u3594{}\\uc0\\u3657{}\\uc0\\u3611{}\\uc0\\u3619{}\\uc0\\u3633{}\\uc0\\u3610{}\\uc0\\u3611{}\\uc0\\u3619{}\\uc0\\u3640{}\\uc0\\u3591{}\\uc0\\u3585{}\\uc0\\u3634{}\\uc0\\u3619{}\\uc0\\u3614{}\\uc0\\u3633{}\\uc0\\u3602{}\\uc0\\u3609{}\\uc0\\u3634{} Software\\uc0\\u8221{} n.d.)","plainCitation":"(“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แนวทางในการนำ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DevOps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มาใช้ปรับปรุงการพัฒนา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>Software” n.d.)","noteIndex":0},"citationItems":[{"id":49,"uris":["http://zotero.org/users/local/K4ymrB9y/items/WPIAX5SR"],"uri":["http://zotero.org/users/local/K4ymrB9y/items/WPIAX5SR"],"itemData":{"id":49,"type":"webpage","title":"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แนวทางในการนำ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DevOps </w:instrTex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instrText xml:space="preserve">มาใช้ปรับปรุงการพัฒนา </w:instrText>
      </w:r>
      <w:r w:rsidR="00B9111A" w:rsidRPr="00B9111A">
        <w:rPr>
          <w:rFonts w:ascii="TH SarabunPSK" w:hAnsi="TH SarabunPSK" w:cs="TH SarabunPSK" w:hint="cs"/>
          <w:sz w:val="32"/>
          <w:szCs w:val="32"/>
        </w:rPr>
        <w:instrText xml:space="preserve">software","URL":"https://www.somkiat.cc/think-before-start-devops/","accessed":{"date-parts":[["2021",2,26]]}}}],"schema":"https://github.com/citation-style-language/schema/raw/master/csl-citation.json"} </w:instrText>
      </w:r>
      <w:r w:rsidR="009C0E51" w:rsidRPr="00B9111A">
        <w:rPr>
          <w:rFonts w:ascii="TH SarabunPSK" w:hAnsi="TH SarabunPSK" w:cs="TH SarabunPSK" w:hint="cs"/>
          <w:sz w:val="32"/>
          <w:szCs w:val="32"/>
          <w:cs/>
        </w:rPr>
        <w:fldChar w:fldCharType="separate"/>
      </w:r>
      <w:r w:rsidR="00B9111A" w:rsidRPr="00B9111A">
        <w:rPr>
          <w:rFonts w:ascii="TH SarabunPSK" w:hAnsi="TH SarabunPSK" w:cs="TH SarabunPSK" w:hint="cs"/>
          <w:sz w:val="32"/>
          <w:szCs w:val="32"/>
        </w:rPr>
        <w:t>(“</w: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t xml:space="preserve">แนวทางในการนำ </w:t>
      </w:r>
      <w:r w:rsidR="00B9111A" w:rsidRPr="00B9111A">
        <w:rPr>
          <w:rFonts w:ascii="TH SarabunPSK" w:hAnsi="TH SarabunPSK" w:cs="TH SarabunPSK" w:hint="cs"/>
          <w:sz w:val="32"/>
          <w:szCs w:val="32"/>
        </w:rPr>
        <w:t xml:space="preserve">DevOps </w: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t xml:space="preserve">มาใช้ปรับปรุงการพัฒนา </w:t>
      </w:r>
      <w:r w:rsidR="00B9111A" w:rsidRPr="00B9111A">
        <w:rPr>
          <w:rFonts w:ascii="TH SarabunPSK" w:hAnsi="TH SarabunPSK" w:cs="TH SarabunPSK" w:hint="cs"/>
          <w:sz w:val="32"/>
          <w:szCs w:val="32"/>
        </w:rPr>
        <w:t>Software” n.d.)</w:t>
      </w:r>
      <w:r w:rsidR="009C0E51" w:rsidRPr="00B9111A">
        <w:rPr>
          <w:rFonts w:ascii="TH SarabunPSK" w:hAnsi="TH SarabunPSK" w:cs="TH SarabunPSK" w:hint="cs"/>
          <w:sz w:val="32"/>
          <w:szCs w:val="32"/>
          <w:cs/>
        </w:rPr>
        <w:fldChar w:fldCharType="end"/>
      </w:r>
    </w:p>
    <w:p w14:paraId="50C3856C" w14:textId="77777777" w:rsidR="007E7B01" w:rsidRPr="00B9111A" w:rsidRDefault="007E7B01" w:rsidP="004F441A">
      <w:pPr>
        <w:rPr>
          <w:rFonts w:ascii="TH SarabunPSK" w:hAnsi="TH SarabunPSK" w:cs="TH SarabunPSK" w:hint="cs"/>
          <w:b/>
          <w:bCs/>
          <w:sz w:val="32"/>
          <w:szCs w:val="32"/>
        </w:rPr>
      </w:pPr>
    </w:p>
    <w:p w14:paraId="457A9079" w14:textId="77777777" w:rsidR="007E7B01" w:rsidRPr="00B9111A" w:rsidRDefault="007E7B01" w:rsidP="004F441A">
      <w:pPr>
        <w:rPr>
          <w:rFonts w:ascii="TH SarabunPSK" w:hAnsi="TH SarabunPSK" w:cs="TH SarabunPSK" w:hint="cs"/>
          <w:b/>
          <w:bCs/>
          <w:sz w:val="32"/>
          <w:szCs w:val="32"/>
        </w:rPr>
      </w:pPr>
    </w:p>
    <w:p w14:paraId="5A6FFFC3" w14:textId="77E2739F" w:rsidR="004F441A" w:rsidRPr="00B9111A" w:rsidRDefault="004F441A" w:rsidP="004F441A">
      <w:pPr>
        <w:rPr>
          <w:rFonts w:ascii="TH SarabunPSK" w:hAnsi="TH SarabunPSK" w:cs="TH SarabunPSK" w:hint="cs"/>
          <w:b/>
          <w:bCs/>
          <w:sz w:val="32"/>
          <w:szCs w:val="32"/>
        </w:rPr>
      </w:pPr>
      <w:r w:rsidRPr="00B9111A">
        <w:rPr>
          <w:rFonts w:ascii="TH SarabunPSK" w:hAnsi="TH SarabunPSK" w:cs="TH SarabunPSK" w:hint="cs"/>
          <w:b/>
          <w:bCs/>
          <w:sz w:val="32"/>
          <w:szCs w:val="32"/>
          <w:cs/>
        </w:rPr>
        <w:lastRenderedPageBreak/>
        <w:t>อ้างอิง</w:t>
      </w:r>
    </w:p>
    <w:p w14:paraId="3691ACAB" w14:textId="77777777" w:rsidR="00B9111A" w:rsidRPr="00B9111A" w:rsidRDefault="007E7B01" w:rsidP="00B9111A">
      <w:pPr>
        <w:pStyle w:val="ac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b/>
          <w:bCs/>
          <w:sz w:val="32"/>
          <w:szCs w:val="32"/>
          <w:cs/>
        </w:rPr>
        <w:fldChar w:fldCharType="begin"/>
      </w:r>
      <w:r w:rsidR="00B9111A" w:rsidRPr="00B9111A">
        <w:rPr>
          <w:rFonts w:ascii="TH SarabunPSK" w:hAnsi="TH SarabunPSK" w:cs="TH SarabunPSK" w:hint="cs"/>
          <w:b/>
          <w:bCs/>
          <w:sz w:val="32"/>
          <w:szCs w:val="32"/>
        </w:rPr>
        <w:instrText xml:space="preserve"> ADDIN ZOTERO_BIBL {"uncited":[],"omitted":[],"custom":[]} CSL_BIBLIOGRAPHY </w:instrText>
      </w:r>
      <w:r w:rsidRPr="00B9111A">
        <w:rPr>
          <w:rFonts w:ascii="TH SarabunPSK" w:hAnsi="TH SarabunPSK" w:cs="TH SarabunPSK" w:hint="cs"/>
          <w:b/>
          <w:bCs/>
          <w:sz w:val="32"/>
          <w:szCs w:val="32"/>
          <w:cs/>
        </w:rPr>
        <w:fldChar w:fldCharType="separate"/>
      </w:r>
      <w:r w:rsidR="00B9111A" w:rsidRPr="00B9111A">
        <w:rPr>
          <w:rFonts w:ascii="TH SarabunPSK" w:hAnsi="TH SarabunPSK" w:cs="TH SarabunPSK" w:hint="cs"/>
          <w:sz w:val="32"/>
          <w:szCs w:val="32"/>
        </w:rPr>
        <w:t>Administrator. n.d. “</w: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t xml:space="preserve">การพัฒนาระบบตามแนวทาง </w:t>
      </w:r>
      <w:r w:rsidR="00B9111A" w:rsidRPr="00B9111A">
        <w:rPr>
          <w:rFonts w:ascii="TH SarabunPSK" w:hAnsi="TH SarabunPSK" w:cs="TH SarabunPSK" w:hint="cs"/>
          <w:sz w:val="32"/>
          <w:szCs w:val="32"/>
        </w:rPr>
        <w:t xml:space="preserve">CI/CD </w: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="00B9111A" w:rsidRPr="00B9111A">
        <w:rPr>
          <w:rFonts w:ascii="TH SarabunPSK" w:hAnsi="TH SarabunPSK" w:cs="TH SarabunPSK" w:hint="cs"/>
          <w:sz w:val="32"/>
          <w:szCs w:val="32"/>
        </w:rPr>
        <w:t xml:space="preserve">DevOps </w:t>
      </w:r>
      <w:r w:rsidR="00B9111A" w:rsidRPr="00B9111A">
        <w:rPr>
          <w:rFonts w:ascii="TH SarabunPSK" w:hAnsi="TH SarabunPSK" w:cs="TH SarabunPSK" w:hint="cs"/>
          <w:sz w:val="32"/>
          <w:szCs w:val="32"/>
          <w:cs/>
        </w:rPr>
        <w:t>คืออะไร</w:t>
      </w:r>
      <w:r w:rsidR="00B9111A" w:rsidRPr="00B9111A">
        <w:rPr>
          <w:rFonts w:ascii="TH SarabunPSK" w:hAnsi="TH SarabunPSK" w:cs="TH SarabunPSK" w:hint="cs"/>
          <w:sz w:val="32"/>
          <w:szCs w:val="32"/>
        </w:rPr>
        <w:t>?” Accessed February 26, 2021. https://www.softmelt.com/article.php?id=664.</w:t>
      </w:r>
    </w:p>
    <w:p w14:paraId="0D99E149" w14:textId="77777777" w:rsidR="00B9111A" w:rsidRPr="00B9111A" w:rsidRDefault="00B9111A" w:rsidP="00B9111A">
      <w:pPr>
        <w:pStyle w:val="ac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</w:rPr>
        <w:t xml:space="preserve">“CI / CD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คืออะไร อธิบายการรวมอย่างต่อเนื่องและการจัดส่งอย่างต่อเนื่อง.” </w:t>
      </w:r>
      <w:r w:rsidRPr="00B9111A">
        <w:rPr>
          <w:rFonts w:ascii="TH SarabunPSK" w:hAnsi="TH SarabunPSK" w:cs="TH SarabunPSK" w:hint="cs"/>
          <w:sz w:val="32"/>
          <w:szCs w:val="32"/>
        </w:rPr>
        <w:t>n.d. Small business tracker. Accessed February 26, 2021. https://tha.small-business-tracker.com/what-is-cicd-continuous-integration-317259.</w:t>
      </w:r>
    </w:p>
    <w:p w14:paraId="636453BB" w14:textId="77777777" w:rsidR="00B9111A" w:rsidRPr="00B9111A" w:rsidRDefault="00B9111A" w:rsidP="00B9111A">
      <w:pPr>
        <w:pStyle w:val="ac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</w:rPr>
        <w:t xml:space="preserve">“DevOps CI/CD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>คืออะไร</w:t>
      </w:r>
      <w:r w:rsidRPr="00B9111A">
        <w:rPr>
          <w:rFonts w:ascii="TH SarabunPSK" w:hAnsi="TH SarabunPSK" w:cs="TH SarabunPSK" w:hint="cs"/>
          <w:sz w:val="32"/>
          <w:szCs w:val="32"/>
        </w:rPr>
        <w:t>? – Ton’s Blog.” n.d. Accessed February 26, 2021. https://ton.packetlove.com/blog/life-style/devops-ci-cd.html.</w:t>
      </w:r>
    </w:p>
    <w:p w14:paraId="1AED1F34" w14:textId="77777777" w:rsidR="00B9111A" w:rsidRPr="00B9111A" w:rsidRDefault="00B9111A" w:rsidP="00B9111A">
      <w:pPr>
        <w:pStyle w:val="ac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</w:rPr>
        <w:t xml:space="preserve">“DevOps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คืออะไร - </w:t>
      </w:r>
      <w:r w:rsidRPr="00B9111A">
        <w:rPr>
          <w:rFonts w:ascii="TH SarabunPSK" w:hAnsi="TH SarabunPSK" w:cs="TH SarabunPSK" w:hint="cs"/>
          <w:sz w:val="32"/>
          <w:szCs w:val="32"/>
        </w:rPr>
        <w:t>Amazon Web Services (AWS).” n.d. Amazon Web Services, Inc. Accessed February 26, 2021. https://aws.amazon.com/th/devops/what-is-devops/.</w:t>
      </w:r>
    </w:p>
    <w:p w14:paraId="15D2C172" w14:textId="77777777" w:rsidR="00B9111A" w:rsidRPr="00B9111A" w:rsidRDefault="00B9111A" w:rsidP="00B9111A">
      <w:pPr>
        <w:pStyle w:val="ac"/>
        <w:rPr>
          <w:rFonts w:ascii="TH SarabunPSK" w:hAnsi="TH SarabunPSK" w:cs="TH SarabunPSK" w:hint="cs"/>
          <w:sz w:val="32"/>
          <w:szCs w:val="32"/>
        </w:rPr>
      </w:pPr>
      <w:r w:rsidRPr="00B9111A">
        <w:rPr>
          <w:rFonts w:ascii="TH SarabunPSK" w:hAnsi="TH SarabunPSK" w:cs="TH SarabunPSK" w:hint="cs"/>
          <w:sz w:val="32"/>
          <w:szCs w:val="32"/>
        </w:rPr>
        <w:t>“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แนวทางในการนำ </w:t>
      </w:r>
      <w:r w:rsidRPr="00B9111A">
        <w:rPr>
          <w:rFonts w:ascii="TH SarabunPSK" w:hAnsi="TH SarabunPSK" w:cs="TH SarabunPSK" w:hint="cs"/>
          <w:sz w:val="32"/>
          <w:szCs w:val="32"/>
        </w:rPr>
        <w:t xml:space="preserve">DevOps </w:t>
      </w:r>
      <w:r w:rsidRPr="00B9111A">
        <w:rPr>
          <w:rFonts w:ascii="TH SarabunPSK" w:hAnsi="TH SarabunPSK" w:cs="TH SarabunPSK" w:hint="cs"/>
          <w:sz w:val="32"/>
          <w:szCs w:val="32"/>
          <w:cs/>
        </w:rPr>
        <w:t xml:space="preserve">มาใช้ปรับปรุงการพัฒนา </w:t>
      </w:r>
      <w:r w:rsidRPr="00B9111A">
        <w:rPr>
          <w:rFonts w:ascii="TH SarabunPSK" w:hAnsi="TH SarabunPSK" w:cs="TH SarabunPSK" w:hint="cs"/>
          <w:sz w:val="32"/>
          <w:szCs w:val="32"/>
        </w:rPr>
        <w:t>Software.” n.d. Accessed February 26, 2021. https://www.somkiat.cc/think-before-start-devops/.</w:t>
      </w:r>
    </w:p>
    <w:p w14:paraId="2D6ED985" w14:textId="1A792F92" w:rsidR="004F441A" w:rsidRPr="00B9111A" w:rsidRDefault="007E7B01" w:rsidP="004F441A">
      <w:pPr>
        <w:rPr>
          <w:rFonts w:ascii="TH SarabunPSK" w:hAnsi="TH SarabunPSK" w:cs="TH SarabunPSK" w:hint="cs"/>
          <w:b/>
          <w:bCs/>
          <w:sz w:val="32"/>
          <w:szCs w:val="32"/>
        </w:rPr>
      </w:pPr>
      <w:r w:rsidRPr="00B9111A">
        <w:rPr>
          <w:rFonts w:ascii="TH SarabunPSK" w:hAnsi="TH SarabunPSK" w:cs="TH SarabunPSK" w:hint="cs"/>
          <w:b/>
          <w:bCs/>
          <w:sz w:val="32"/>
          <w:szCs w:val="32"/>
          <w:cs/>
        </w:rPr>
        <w:fldChar w:fldCharType="end"/>
      </w:r>
    </w:p>
    <w:p w14:paraId="03DFC971" w14:textId="77777777" w:rsidR="004F441A" w:rsidRPr="00B9111A" w:rsidRDefault="004F441A" w:rsidP="004F441A">
      <w:pPr>
        <w:rPr>
          <w:rFonts w:ascii="TH SarabunPSK" w:hAnsi="TH SarabunPSK" w:cs="TH SarabunPSK" w:hint="cs"/>
          <w:b/>
          <w:bCs/>
          <w:sz w:val="32"/>
          <w:szCs w:val="32"/>
        </w:rPr>
      </w:pPr>
    </w:p>
    <w:sectPr w:rsidR="004F441A" w:rsidRPr="00B9111A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6F1D418" w14:textId="77777777" w:rsidR="004C34F8" w:rsidRDefault="004C34F8" w:rsidP="0033157D">
      <w:pPr>
        <w:spacing w:after="0" w:line="240" w:lineRule="auto"/>
      </w:pPr>
      <w:r>
        <w:separator/>
      </w:r>
    </w:p>
  </w:endnote>
  <w:endnote w:type="continuationSeparator" w:id="0">
    <w:p w14:paraId="29D5A459" w14:textId="77777777" w:rsidR="004C34F8" w:rsidRDefault="004C34F8" w:rsidP="003315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PSK">
    <w:charset w:val="DE"/>
    <w:family w:val="swiss"/>
    <w:pitch w:val="variable"/>
    <w:sig w:usb0="01000003" w:usb1="00000000" w:usb2="00000000" w:usb3="00000000" w:csb0="0001011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EA4C76" w14:textId="77777777" w:rsidR="004C34F8" w:rsidRDefault="004C34F8" w:rsidP="0033157D">
      <w:pPr>
        <w:spacing w:after="0" w:line="240" w:lineRule="auto"/>
      </w:pPr>
      <w:r>
        <w:separator/>
      </w:r>
    </w:p>
  </w:footnote>
  <w:footnote w:type="continuationSeparator" w:id="0">
    <w:p w14:paraId="683C340A" w14:textId="77777777" w:rsidR="004C34F8" w:rsidRDefault="004C34F8" w:rsidP="003315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ED4EA4" w14:textId="05FE896A" w:rsidR="0033157D" w:rsidRPr="0033157D" w:rsidRDefault="0033157D" w:rsidP="0033157D">
    <w:pPr>
      <w:pStyle w:val="a7"/>
      <w:jc w:val="right"/>
      <w:rPr>
        <w:rFonts w:ascii="TH SarabunPSK" w:hAnsi="TH SarabunPSK" w:cs="TH SarabunPSK" w:hint="cs"/>
        <w:sz w:val="32"/>
        <w:szCs w:val="32"/>
      </w:rPr>
    </w:pPr>
    <w:r w:rsidRPr="0033157D">
      <w:rPr>
        <w:rFonts w:ascii="TH SarabunPSK" w:hAnsi="TH SarabunPSK" w:cs="TH SarabunPSK" w:hint="cs"/>
        <w:sz w:val="32"/>
        <w:szCs w:val="32"/>
      </w:rPr>
      <w:t xml:space="preserve">613020583-5 </w:t>
    </w:r>
    <w:r w:rsidRPr="0033157D">
      <w:rPr>
        <w:rFonts w:ascii="TH SarabunPSK" w:hAnsi="TH SarabunPSK" w:cs="TH SarabunPSK" w:hint="cs"/>
        <w:sz w:val="32"/>
        <w:szCs w:val="32"/>
        <w:cs/>
      </w:rPr>
      <w:t>นิภาภรณ์ ขันติกิจ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D792BC8"/>
    <w:multiLevelType w:val="multilevel"/>
    <w:tmpl w:val="C7C0AC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8523E4A"/>
    <w:multiLevelType w:val="hybridMultilevel"/>
    <w:tmpl w:val="A7643C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7A6A"/>
    <w:rsid w:val="000B0C8D"/>
    <w:rsid w:val="001C0F77"/>
    <w:rsid w:val="00237DEE"/>
    <w:rsid w:val="00287A6A"/>
    <w:rsid w:val="0033157D"/>
    <w:rsid w:val="004A3AE2"/>
    <w:rsid w:val="004C34F8"/>
    <w:rsid w:val="004F441A"/>
    <w:rsid w:val="007E7B01"/>
    <w:rsid w:val="00907093"/>
    <w:rsid w:val="009C0E51"/>
    <w:rsid w:val="00B9111A"/>
    <w:rsid w:val="00D1406E"/>
    <w:rsid w:val="00D211B6"/>
    <w:rsid w:val="00D241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566071"/>
  <w15:chartTrackingRefBased/>
  <w15:docId w15:val="{5D366441-277B-482C-9520-CD384D9480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nje5zd">
    <w:name w:val="nje5zd"/>
    <w:basedOn w:val="a0"/>
    <w:rsid w:val="00287A6A"/>
  </w:style>
  <w:style w:type="character" w:styleId="a3">
    <w:name w:val="Hyperlink"/>
    <w:basedOn w:val="a0"/>
    <w:uiPriority w:val="99"/>
    <w:unhideWhenUsed/>
    <w:rsid w:val="00D24121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D24121"/>
    <w:rPr>
      <w:color w:val="605E5C"/>
      <w:shd w:val="clear" w:color="auto" w:fill="E1DFDD"/>
    </w:rPr>
  </w:style>
  <w:style w:type="character" w:styleId="a5">
    <w:name w:val="Strong"/>
    <w:basedOn w:val="a0"/>
    <w:uiPriority w:val="22"/>
    <w:qFormat/>
    <w:rsid w:val="00D24121"/>
    <w:rPr>
      <w:b/>
      <w:bCs/>
    </w:rPr>
  </w:style>
  <w:style w:type="paragraph" w:styleId="a6">
    <w:name w:val="Normal (Web)"/>
    <w:basedOn w:val="a"/>
    <w:uiPriority w:val="99"/>
    <w:semiHidden/>
    <w:unhideWhenUsed/>
    <w:rsid w:val="0033157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a7">
    <w:name w:val="header"/>
    <w:basedOn w:val="a"/>
    <w:link w:val="a8"/>
    <w:uiPriority w:val="99"/>
    <w:unhideWhenUsed/>
    <w:rsid w:val="003315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8">
    <w:name w:val="หัวกระดาษ อักขระ"/>
    <w:basedOn w:val="a0"/>
    <w:link w:val="a7"/>
    <w:uiPriority w:val="99"/>
    <w:rsid w:val="0033157D"/>
  </w:style>
  <w:style w:type="paragraph" w:styleId="a9">
    <w:name w:val="footer"/>
    <w:basedOn w:val="a"/>
    <w:link w:val="aa"/>
    <w:uiPriority w:val="99"/>
    <w:unhideWhenUsed/>
    <w:rsid w:val="003315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a">
    <w:name w:val="ท้ายกระดาษ อักขระ"/>
    <w:basedOn w:val="a0"/>
    <w:link w:val="a9"/>
    <w:uiPriority w:val="99"/>
    <w:rsid w:val="0033157D"/>
  </w:style>
  <w:style w:type="paragraph" w:styleId="ab">
    <w:name w:val="List Paragraph"/>
    <w:basedOn w:val="a"/>
    <w:uiPriority w:val="34"/>
    <w:qFormat/>
    <w:rsid w:val="000B0C8D"/>
    <w:pPr>
      <w:ind w:left="720"/>
      <w:contextualSpacing/>
    </w:pPr>
  </w:style>
  <w:style w:type="paragraph" w:styleId="ac">
    <w:name w:val="Bibliography"/>
    <w:basedOn w:val="a"/>
    <w:next w:val="a"/>
    <w:uiPriority w:val="37"/>
    <w:unhideWhenUsed/>
    <w:rsid w:val="007E7B01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5793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86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</TotalTime>
  <Pages>3</Pages>
  <Words>1437</Words>
  <Characters>8196</Characters>
  <Application>Microsoft Office Word</Application>
  <DocSecurity>0</DocSecurity>
  <Lines>68</Lines>
  <Paragraphs>19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paphorn Khantikit</dc:creator>
  <cp:keywords/>
  <dc:description/>
  <cp:lastModifiedBy>Nipaphorn Khantikit</cp:lastModifiedBy>
  <cp:revision>7</cp:revision>
  <dcterms:created xsi:type="dcterms:W3CDTF">2021-02-25T17:24:00Z</dcterms:created>
  <dcterms:modified xsi:type="dcterms:W3CDTF">2021-02-25T18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US4i2ZHQ"/&gt;&lt;style id="http://www.zotero.org/styles/chicago-author-date" locale="en-US" hasBibliography="1" bibliographyStyleHasBeenSet="1"/&gt;&lt;prefs&gt;&lt;pref name="fieldType" value="Field"/&gt;&lt;/prefs&gt;</vt:lpwstr>
  </property>
  <property fmtid="{D5CDD505-2E9C-101B-9397-08002B2CF9AE}" pid="3" name="ZOTERO_PREF_2">
    <vt:lpwstr>&lt;/data&gt;</vt:lpwstr>
  </property>
</Properties>
</file>